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87"/>
        <w:gridCol w:w="4253"/>
        <w:gridCol w:w="2268"/>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w:t>
      </w:r>
      <w:r w:rsidR="000A12E1">
        <w:rPr>
          <w:rFonts w:ascii="Times New Roman" w:hAnsi="Times New Roman" w:cs="Times New Roman"/>
          <w:sz w:val="24"/>
          <w:szCs w:val="24"/>
          <w:lang w:val="en-ID"/>
        </w:rPr>
        <w:lastRenderedPageBreak/>
        <w:t>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w:t>
      </w:r>
      <w:r>
        <w:rPr>
          <w:rFonts w:ascii="Times New Roman" w:hAnsi="Times New Roman" w:cs="Times New Roman"/>
          <w:sz w:val="24"/>
          <w:szCs w:val="24"/>
          <w:lang w:val="en-ID"/>
        </w:rPr>
        <w:t>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w:t>
      </w:r>
      <w:r>
        <w:rPr>
          <w:rFonts w:ascii="Times New Roman" w:hAnsi="Times New Roman" w:cs="Times New Roman"/>
          <w:sz w:val="24"/>
          <w:szCs w:val="24"/>
          <w:lang w:val="en-ID"/>
        </w:rPr>
        <w:t>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w:t>
      </w:r>
      <w:r>
        <w:rPr>
          <w:rFonts w:ascii="Times New Roman" w:hAnsi="Times New Roman" w:cs="Times New Roman"/>
          <w:sz w:val="24"/>
          <w:szCs w:val="24"/>
          <w:lang w:val="en-ID"/>
        </w:rPr>
        <w:t>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lastRenderedPageBreak/>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08923"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864"/>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134" cy="2539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4" cy="2539763"/>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w:t>
      </w:r>
      <w:r w:rsidR="00400803">
        <w:rPr>
          <w:rFonts w:ascii="Times New Roman" w:hAnsi="Times New Roman" w:cs="Times New Roman"/>
          <w:sz w:val="24"/>
          <w:szCs w:val="24"/>
          <w:lang w:val="en-ID"/>
        </w:rPr>
        <w:lastRenderedPageBreak/>
        <w:t>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Pr="00886578">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lastRenderedPageBreak/>
              <w:t>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w:t>
            </w:r>
            <w:r>
              <w:rPr>
                <w:rFonts w:ascii="Times New Roman" w:hAnsi="Times New Roman" w:cs="Times New Roman"/>
                <w:sz w:val="24"/>
                <w:szCs w:val="24"/>
                <w:lang w:val="en-ID"/>
              </w:rPr>
              <w:lastRenderedPageBreak/>
              <w:t xml:space="preserve">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w:t>
      </w:r>
      <w:r>
        <w:rPr>
          <w:rFonts w:ascii="Times New Roman" w:hAnsi="Times New Roman" w:cs="Times New Roman"/>
          <w:sz w:val="24"/>
          <w:szCs w:val="24"/>
          <w:lang w:val="en-ID"/>
        </w:rPr>
        <w:lastRenderedPageBreak/>
        <w:t>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w:t>
      </w:r>
      <w:r>
        <w:rPr>
          <w:rFonts w:ascii="Times New Roman" w:hAnsi="Times New Roman" w:cs="Times New Roman"/>
          <w:sz w:val="24"/>
          <w:szCs w:val="24"/>
        </w:rPr>
        <w:lastRenderedPageBreak/>
        <w:t xml:space="preserve">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634191" w:rsidTr="004C623F">
        <w:trPr>
          <w:gridAfter w:val="1"/>
          <w:wAfter w:w="23" w:type="dxa"/>
        </w:trPr>
        <w:tc>
          <w:tcPr>
            <w:tcW w:w="4248"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4C623F">
        <w:tc>
          <w:tcPr>
            <w:tcW w:w="8236" w:type="dxa"/>
            <w:gridSpan w:val="6"/>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4C623F">
        <w:trPr>
          <w:gridAfter w:val="1"/>
          <w:wAfter w:w="23" w:type="dxa"/>
        </w:trPr>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FD4986">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C623F" w:rsidTr="00075B0C">
        <w:trPr>
          <w:gridAfter w:val="1"/>
          <w:wAfter w:w="23" w:type="dxa"/>
        </w:trPr>
        <w:tc>
          <w:tcPr>
            <w:tcW w:w="4248"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075B0C">
        <w:tc>
          <w:tcPr>
            <w:tcW w:w="8236" w:type="dxa"/>
            <w:gridSpan w:val="6"/>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075B0C">
        <w:trPr>
          <w:gridAfter w:val="1"/>
          <w:wAfter w:w="23" w:type="dxa"/>
        </w:trPr>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Pr="00FD4986">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B27CB" w:rsidTr="00075B0C">
        <w:trPr>
          <w:gridAfter w:val="1"/>
          <w:wAfter w:w="23" w:type="dxa"/>
        </w:trPr>
        <w:tc>
          <w:tcPr>
            <w:tcW w:w="4248"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075B0C">
        <w:tc>
          <w:tcPr>
            <w:tcW w:w="8236" w:type="dxa"/>
            <w:gridSpan w:val="6"/>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Rekomendasi </w:t>
            </w:r>
            <w:r>
              <w:rPr>
                <w:rFonts w:ascii="Times New Roman" w:hAnsi="Times New Roman" w:cs="Times New Roman"/>
                <w:i/>
                <w:sz w:val="24"/>
                <w:szCs w:val="24"/>
                <w:lang w:val="en-ID"/>
              </w:rPr>
              <w:t>Guest User</w:t>
            </w:r>
          </w:p>
        </w:tc>
      </w:tr>
      <w:tr w:rsidR="004B27CB" w:rsidTr="00075B0C">
        <w:trPr>
          <w:gridAfter w:val="1"/>
          <w:wAfter w:w="23" w:type="dxa"/>
        </w:trPr>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5 sepeda motor yang menggunakan sistem transmisi auto!</w:t>
      </w:r>
    </w:p>
    <w:p w:rsidR="00A77D59" w:rsidRDefault="00A77D59"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62500" cy="2678654"/>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78682" cy="2687756"/>
                    </a:xfrm>
                    <a:prstGeom prst="rect">
                      <a:avLst/>
                    </a:prstGeom>
                  </pic:spPr>
                </pic:pic>
              </a:graphicData>
            </a:graphic>
          </wp:inline>
        </w:drawing>
      </w:r>
    </w:p>
    <w:p w:rsidR="00B17E12" w:rsidRDefault="00B17E12"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Gambar x 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A77D59" w:rsidRDefault="00A77D59"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762500" cy="2678654"/>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5468" cy="2685948"/>
                    </a:xfrm>
                    <a:prstGeom prst="rect">
                      <a:avLst/>
                    </a:prstGeom>
                  </pic:spPr>
                </pic:pic>
              </a:graphicData>
            </a:graphic>
          </wp:inline>
        </w:drawing>
      </w:r>
    </w:p>
    <w:p w:rsidR="00B17E12" w:rsidRDefault="00B17E12" w:rsidP="00B17E12">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A77D59" w:rsidRDefault="0034549A"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777740" cy="268722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5090" cy="2691360"/>
                    </a:xfrm>
                    <a:prstGeom prst="rect">
                      <a:avLst/>
                    </a:prstGeom>
                  </pic:spPr>
                </pic:pic>
              </a:graphicData>
            </a:graphic>
          </wp:inline>
        </w:drawing>
      </w:r>
    </w:p>
    <w:p w:rsidR="00B17E12" w:rsidRDefault="00B17E12" w:rsidP="00B17E12">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w:t>
      </w:r>
      <w:r>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p w:rsidR="00DD3453" w:rsidRDefault="00DD3453" w:rsidP="00E34959">
      <w:pPr>
        <w:pStyle w:val="ListParagraph"/>
        <w:spacing w:line="360" w:lineRule="auto"/>
        <w:ind w:left="0" w:firstLine="709"/>
        <w:jc w:val="both"/>
        <w:rPr>
          <w:rFonts w:ascii="Times New Roman" w:hAnsi="Times New Roman" w:cs="Times New Roman"/>
          <w:sz w:val="24"/>
          <w:szCs w:val="24"/>
          <w:lang w:val="en-ID"/>
        </w:rPr>
      </w:pPr>
      <w:r w:rsidRPr="00DD3453">
        <w:rPr>
          <w:rFonts w:ascii="Times New Roman" w:hAnsi="Times New Roman" w:cs="Times New Roman"/>
          <w:sz w:val="24"/>
          <w:szCs w:val="24"/>
          <w:lang w:val="en-ID"/>
        </w:rPr>
        <w:t>Tahap komunikasi ini merupakan tahap akhir dimana penelitian 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w:t>
      </w:r>
      <w:r>
        <w:rPr>
          <w:rFonts w:ascii="Times New Roman" w:hAnsi="Times New Roman" w:cs="Times New Roman"/>
          <w:b/>
          <w:sz w:val="24"/>
          <w:szCs w:val="24"/>
          <w:lang w:val="en-ID"/>
        </w:rPr>
        <w:t xml:space="preserve">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 xml:space="preserve">ngujian dan </w:t>
      </w:r>
      <w:r w:rsidR="00761EDA">
        <w:rPr>
          <w:rFonts w:ascii="Times New Roman" w:hAnsi="Times New Roman" w:cs="Times New Roman"/>
          <w:sz w:val="24"/>
          <w:szCs w:val="24"/>
          <w:lang w:val="en-ID"/>
        </w:rPr>
        <w:lastRenderedPageBreak/>
        <w:t>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9A1E7B" w:rsidTr="003A3094">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A3094">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410"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w:t>
      </w:r>
      <w:r w:rsidRPr="00FA0218">
        <w:rPr>
          <w:rFonts w:ascii="Times New Roman" w:hAnsi="Times New Roman" w:cs="Times New Roman"/>
          <w:sz w:val="24"/>
          <w:szCs w:val="24"/>
          <w:lang w:val="en-ID"/>
        </w:rPr>
        <w:lastRenderedPageBreak/>
        <w:t>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lesai melakukan tugas </w:t>
      </w:r>
      <w:r>
        <w:rPr>
          <w:rFonts w:ascii="Times New Roman" w:hAnsi="Times New Roman" w:cs="Times New Roman"/>
          <w:sz w:val="24"/>
          <w:szCs w:val="24"/>
          <w:lang w:val="en-ID"/>
        </w:rPr>
        <w:t>pencarian</w:t>
      </w:r>
      <w:r>
        <w:rPr>
          <w:rFonts w:ascii="Times New Roman" w:hAnsi="Times New Roman" w:cs="Times New Roman"/>
          <w:sz w:val="24"/>
          <w:szCs w:val="24"/>
          <w:lang w:val="en-ID"/>
        </w:rPr>
        <w:t>,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3A3094" w:rsidTr="003A3094">
        <w:tc>
          <w:tcPr>
            <w:tcW w:w="2126" w:type="dxa"/>
            <w:vMerge w:val="restart"/>
          </w:tcPr>
          <w:p w:rsidR="003A3094" w:rsidRPr="009A1E7B" w:rsidRDefault="003A3094" w:rsidP="00B72E4A">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3A3094" w:rsidRPr="009A1E7B" w:rsidRDefault="003A3094" w:rsidP="00B72E4A">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A3094">
        <w:tc>
          <w:tcPr>
            <w:tcW w:w="2126" w:type="dxa"/>
            <w:vMerge/>
          </w:tcPr>
          <w:p w:rsidR="003A3094" w:rsidRDefault="003A3094" w:rsidP="00B72E4A">
            <w:pPr>
              <w:spacing w:line="360" w:lineRule="auto"/>
              <w:jc w:val="center"/>
              <w:rPr>
                <w:rFonts w:ascii="Times New Roman" w:hAnsi="Times New Roman" w:cs="Times New Roman"/>
                <w:sz w:val="24"/>
                <w:szCs w:val="24"/>
                <w:lang w:val="en-ID"/>
              </w:rPr>
            </w:pPr>
          </w:p>
        </w:tc>
        <w:tc>
          <w:tcPr>
            <w:tcW w:w="2410" w:type="dxa"/>
          </w:tcPr>
          <w:p w:rsidR="003A3094" w:rsidRPr="009A1E7B" w:rsidRDefault="003A3094" w:rsidP="00B72E4A">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3A3094" w:rsidRPr="009A1E7B" w:rsidRDefault="003A3094" w:rsidP="00B72E4A">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A3094">
        <w:tc>
          <w:tcPr>
            <w:tcW w:w="2126" w:type="dxa"/>
          </w:tcPr>
          <w:p w:rsidR="003A3094" w:rsidRDefault="003A3094" w:rsidP="00B72E4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alan</w:t>
            </w:r>
          </w:p>
        </w:tc>
        <w:tc>
          <w:tcPr>
            <w:tcW w:w="2410" w:type="dxa"/>
          </w:tcPr>
          <w:p w:rsidR="003A3094" w:rsidRDefault="003A3094" w:rsidP="00B72E4A">
            <w:pPr>
              <w:spacing w:line="360" w:lineRule="auto"/>
              <w:jc w:val="center"/>
              <w:rPr>
                <w:rFonts w:ascii="Times New Roman" w:hAnsi="Times New Roman" w:cs="Times New Roman"/>
                <w:sz w:val="24"/>
                <w:szCs w:val="24"/>
                <w:lang w:val="en-ID"/>
              </w:rPr>
            </w:pPr>
          </w:p>
        </w:tc>
        <w:tc>
          <w:tcPr>
            <w:tcW w:w="2552" w:type="dxa"/>
          </w:tcPr>
          <w:p w:rsidR="003A3094" w:rsidRDefault="003A3094" w:rsidP="00B72E4A">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B72E4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3A3094" w:rsidRDefault="003A3094" w:rsidP="00B72E4A">
            <w:pPr>
              <w:spacing w:line="360" w:lineRule="auto"/>
              <w:jc w:val="center"/>
              <w:rPr>
                <w:rFonts w:ascii="Times New Roman" w:hAnsi="Times New Roman" w:cs="Times New Roman"/>
                <w:sz w:val="24"/>
                <w:szCs w:val="24"/>
                <w:lang w:val="en-ID"/>
              </w:rPr>
            </w:pPr>
          </w:p>
        </w:tc>
        <w:tc>
          <w:tcPr>
            <w:tcW w:w="2552" w:type="dxa"/>
          </w:tcPr>
          <w:p w:rsidR="003A3094" w:rsidRDefault="003A3094" w:rsidP="00B72E4A">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B72E4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3A3094" w:rsidRDefault="003A3094" w:rsidP="00B72E4A">
            <w:pPr>
              <w:spacing w:line="360" w:lineRule="auto"/>
              <w:jc w:val="center"/>
              <w:rPr>
                <w:rFonts w:ascii="Times New Roman" w:hAnsi="Times New Roman" w:cs="Times New Roman"/>
                <w:sz w:val="24"/>
                <w:szCs w:val="24"/>
                <w:lang w:val="en-ID"/>
              </w:rPr>
            </w:pPr>
          </w:p>
        </w:tc>
        <w:tc>
          <w:tcPr>
            <w:tcW w:w="2552" w:type="dxa"/>
          </w:tcPr>
          <w:p w:rsidR="003A3094" w:rsidRDefault="003A3094" w:rsidP="00B72E4A">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Pr="009A1E7B" w:rsidRDefault="003A3094" w:rsidP="00B72E4A">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3A3094" w:rsidRDefault="003A3094" w:rsidP="00B72E4A">
            <w:pPr>
              <w:spacing w:line="360" w:lineRule="auto"/>
              <w:jc w:val="center"/>
              <w:rPr>
                <w:rFonts w:ascii="Times New Roman" w:hAnsi="Times New Roman" w:cs="Times New Roman"/>
                <w:sz w:val="24"/>
                <w:szCs w:val="24"/>
                <w:lang w:val="en-ID"/>
              </w:rPr>
            </w:pPr>
          </w:p>
        </w:tc>
        <w:tc>
          <w:tcPr>
            <w:tcW w:w="2552" w:type="dxa"/>
          </w:tcPr>
          <w:p w:rsidR="003A3094" w:rsidRPr="009A1E7B" w:rsidRDefault="003A3094" w:rsidP="00B72E4A">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w:t>
      </w:r>
      <w:r w:rsidRPr="00001F3B">
        <w:rPr>
          <w:rFonts w:ascii="Times New Roman" w:eastAsia="Times New Roman" w:hAnsi="Times New Roman" w:cs="Times New Roman"/>
          <w:sz w:val="24"/>
          <w:szCs w:val="24"/>
        </w:rPr>
        <w:lastRenderedPageBreak/>
        <w:t>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DD3453" w:rsidRDefault="00A90AA6" w:rsidP="00A90AA6">
      <w:pPr>
        <w:pStyle w:val="ListParagraph"/>
        <w:spacing w:before="240" w:line="360" w:lineRule="auto"/>
        <w:ind w:left="709" w:firstLine="360"/>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bookmarkStart w:id="26" w:name="_GoBack"/>
      <w:bookmarkEnd w:id="26"/>
    </w:p>
    <w:sectPr w:rsidR="00A90AA6" w:rsidRPr="00DD3453"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63BF" w:rsidRDefault="000263BF" w:rsidP="000848F0">
      <w:pPr>
        <w:spacing w:after="0" w:line="240" w:lineRule="auto"/>
      </w:pPr>
      <w:r>
        <w:separator/>
      </w:r>
    </w:p>
  </w:endnote>
  <w:endnote w:type="continuationSeparator" w:id="0">
    <w:p w:rsidR="000263BF" w:rsidRDefault="000263BF"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63BF" w:rsidRDefault="000263BF" w:rsidP="000848F0">
      <w:pPr>
        <w:spacing w:after="0" w:line="240" w:lineRule="auto"/>
      </w:pPr>
      <w:r>
        <w:separator/>
      </w:r>
    </w:p>
  </w:footnote>
  <w:footnote w:type="continuationSeparator" w:id="0">
    <w:p w:rsidR="000263BF" w:rsidRDefault="000263BF" w:rsidP="000848F0">
      <w:pPr>
        <w:spacing w:after="0" w:line="240" w:lineRule="auto"/>
      </w:pPr>
      <w:r>
        <w:continuationSeparator/>
      </w:r>
    </w:p>
  </w:footnote>
  <w:footnote w:id="1">
    <w:p w:rsidR="00075B0C" w:rsidRPr="00483153" w:rsidRDefault="00075B0C"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075B0C" w:rsidRPr="00483153" w:rsidRDefault="00075B0C"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6"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7"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4"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8"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9"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0"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2"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44"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5"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6"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7"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0"/>
  </w:num>
  <w:num w:numId="2">
    <w:abstractNumId w:val="35"/>
  </w:num>
  <w:num w:numId="3">
    <w:abstractNumId w:val="19"/>
  </w:num>
  <w:num w:numId="4">
    <w:abstractNumId w:val="27"/>
  </w:num>
  <w:num w:numId="5">
    <w:abstractNumId w:val="32"/>
  </w:num>
  <w:num w:numId="6">
    <w:abstractNumId w:val="1"/>
  </w:num>
  <w:num w:numId="7">
    <w:abstractNumId w:val="36"/>
  </w:num>
  <w:num w:numId="8">
    <w:abstractNumId w:val="18"/>
  </w:num>
  <w:num w:numId="9">
    <w:abstractNumId w:val="20"/>
  </w:num>
  <w:num w:numId="10">
    <w:abstractNumId w:val="37"/>
  </w:num>
  <w:num w:numId="11">
    <w:abstractNumId w:val="46"/>
  </w:num>
  <w:num w:numId="12">
    <w:abstractNumId w:val="7"/>
  </w:num>
  <w:num w:numId="13">
    <w:abstractNumId w:val="14"/>
  </w:num>
  <w:num w:numId="14">
    <w:abstractNumId w:val="25"/>
  </w:num>
  <w:num w:numId="15">
    <w:abstractNumId w:val="40"/>
  </w:num>
  <w:num w:numId="16">
    <w:abstractNumId w:val="13"/>
  </w:num>
  <w:num w:numId="17">
    <w:abstractNumId w:val="11"/>
  </w:num>
  <w:num w:numId="18">
    <w:abstractNumId w:val="26"/>
  </w:num>
  <w:num w:numId="19">
    <w:abstractNumId w:val="6"/>
  </w:num>
  <w:num w:numId="20">
    <w:abstractNumId w:val="9"/>
  </w:num>
  <w:num w:numId="21">
    <w:abstractNumId w:val="42"/>
  </w:num>
  <w:num w:numId="22">
    <w:abstractNumId w:val="21"/>
  </w:num>
  <w:num w:numId="23">
    <w:abstractNumId w:val="33"/>
  </w:num>
  <w:num w:numId="24">
    <w:abstractNumId w:val="39"/>
  </w:num>
  <w:num w:numId="25">
    <w:abstractNumId w:val="47"/>
  </w:num>
  <w:num w:numId="26">
    <w:abstractNumId w:val="3"/>
  </w:num>
  <w:num w:numId="27">
    <w:abstractNumId w:val="38"/>
  </w:num>
  <w:num w:numId="28">
    <w:abstractNumId w:val="34"/>
  </w:num>
  <w:num w:numId="29">
    <w:abstractNumId w:val="44"/>
  </w:num>
  <w:num w:numId="30">
    <w:abstractNumId w:val="8"/>
  </w:num>
  <w:num w:numId="31">
    <w:abstractNumId w:val="30"/>
  </w:num>
  <w:num w:numId="32">
    <w:abstractNumId w:val="41"/>
  </w:num>
  <w:num w:numId="33">
    <w:abstractNumId w:val="4"/>
  </w:num>
  <w:num w:numId="34">
    <w:abstractNumId w:val="17"/>
  </w:num>
  <w:num w:numId="35">
    <w:abstractNumId w:val="28"/>
  </w:num>
  <w:num w:numId="36">
    <w:abstractNumId w:val="0"/>
  </w:num>
  <w:num w:numId="37">
    <w:abstractNumId w:val="45"/>
  </w:num>
  <w:num w:numId="38">
    <w:abstractNumId w:val="5"/>
  </w:num>
  <w:num w:numId="39">
    <w:abstractNumId w:val="29"/>
  </w:num>
  <w:num w:numId="40">
    <w:abstractNumId w:val="12"/>
  </w:num>
  <w:num w:numId="41">
    <w:abstractNumId w:val="24"/>
  </w:num>
  <w:num w:numId="42">
    <w:abstractNumId w:val="23"/>
  </w:num>
  <w:num w:numId="43">
    <w:abstractNumId w:val="31"/>
  </w:num>
  <w:num w:numId="44">
    <w:abstractNumId w:val="2"/>
  </w:num>
  <w:num w:numId="45">
    <w:abstractNumId w:val="15"/>
  </w:num>
  <w:num w:numId="46">
    <w:abstractNumId w:val="16"/>
  </w:num>
  <w:num w:numId="47">
    <w:abstractNumId w:val="43"/>
  </w:num>
  <w:num w:numId="48">
    <w:abstractNumId w:val="2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qAUAWmDRXSwAAAA="/>
  </w:docVars>
  <w:rsids>
    <w:rsidRoot w:val="001741CA"/>
    <w:rsid w:val="00014DD9"/>
    <w:rsid w:val="000211F5"/>
    <w:rsid w:val="000263BF"/>
    <w:rsid w:val="0003125A"/>
    <w:rsid w:val="00036B76"/>
    <w:rsid w:val="00061B7D"/>
    <w:rsid w:val="00072F93"/>
    <w:rsid w:val="00073037"/>
    <w:rsid w:val="00073D35"/>
    <w:rsid w:val="00075B0C"/>
    <w:rsid w:val="00077565"/>
    <w:rsid w:val="000848F0"/>
    <w:rsid w:val="000A12E1"/>
    <w:rsid w:val="000A26EE"/>
    <w:rsid w:val="000A4043"/>
    <w:rsid w:val="000A419D"/>
    <w:rsid w:val="000C00DA"/>
    <w:rsid w:val="000C3B6F"/>
    <w:rsid w:val="000E7A5B"/>
    <w:rsid w:val="00101D17"/>
    <w:rsid w:val="00132CC2"/>
    <w:rsid w:val="00145EC7"/>
    <w:rsid w:val="001508F3"/>
    <w:rsid w:val="00172E50"/>
    <w:rsid w:val="001741CA"/>
    <w:rsid w:val="0019788B"/>
    <w:rsid w:val="001B72AB"/>
    <w:rsid w:val="001D6E0F"/>
    <w:rsid w:val="001E3CD7"/>
    <w:rsid w:val="00256DF3"/>
    <w:rsid w:val="002630D3"/>
    <w:rsid w:val="00265EA3"/>
    <w:rsid w:val="00271112"/>
    <w:rsid w:val="00282744"/>
    <w:rsid w:val="00283B8D"/>
    <w:rsid w:val="002E1F6E"/>
    <w:rsid w:val="002E2D0C"/>
    <w:rsid w:val="002F2BB7"/>
    <w:rsid w:val="002F349A"/>
    <w:rsid w:val="0034549A"/>
    <w:rsid w:val="0034745B"/>
    <w:rsid w:val="00362983"/>
    <w:rsid w:val="003704B8"/>
    <w:rsid w:val="00381FEE"/>
    <w:rsid w:val="003A3094"/>
    <w:rsid w:val="003B456F"/>
    <w:rsid w:val="003B4ABD"/>
    <w:rsid w:val="003B4AD3"/>
    <w:rsid w:val="003D2EFE"/>
    <w:rsid w:val="003D3C0F"/>
    <w:rsid w:val="003F4460"/>
    <w:rsid w:val="00400803"/>
    <w:rsid w:val="00400C0B"/>
    <w:rsid w:val="0041321A"/>
    <w:rsid w:val="00414A63"/>
    <w:rsid w:val="004325E3"/>
    <w:rsid w:val="004404D1"/>
    <w:rsid w:val="00445A77"/>
    <w:rsid w:val="004728E1"/>
    <w:rsid w:val="004A610C"/>
    <w:rsid w:val="004B27CB"/>
    <w:rsid w:val="004C623F"/>
    <w:rsid w:val="004E3C39"/>
    <w:rsid w:val="004E5679"/>
    <w:rsid w:val="0050403D"/>
    <w:rsid w:val="005109EB"/>
    <w:rsid w:val="00524978"/>
    <w:rsid w:val="00546DD7"/>
    <w:rsid w:val="005621C3"/>
    <w:rsid w:val="00565154"/>
    <w:rsid w:val="00576BAF"/>
    <w:rsid w:val="00593324"/>
    <w:rsid w:val="005D2E60"/>
    <w:rsid w:val="005F3889"/>
    <w:rsid w:val="005F4E82"/>
    <w:rsid w:val="00634191"/>
    <w:rsid w:val="00637E9D"/>
    <w:rsid w:val="0064710C"/>
    <w:rsid w:val="006471D3"/>
    <w:rsid w:val="00664EEC"/>
    <w:rsid w:val="0066752D"/>
    <w:rsid w:val="00680183"/>
    <w:rsid w:val="00692BFE"/>
    <w:rsid w:val="006A34CD"/>
    <w:rsid w:val="006C3A6C"/>
    <w:rsid w:val="006C5F56"/>
    <w:rsid w:val="006D46AD"/>
    <w:rsid w:val="006D53EB"/>
    <w:rsid w:val="007338B0"/>
    <w:rsid w:val="00753764"/>
    <w:rsid w:val="00761EDA"/>
    <w:rsid w:val="00762F9A"/>
    <w:rsid w:val="00764609"/>
    <w:rsid w:val="00772A44"/>
    <w:rsid w:val="007821AE"/>
    <w:rsid w:val="00787E81"/>
    <w:rsid w:val="007955E2"/>
    <w:rsid w:val="007B3943"/>
    <w:rsid w:val="007C37C8"/>
    <w:rsid w:val="007D2B1C"/>
    <w:rsid w:val="007D6599"/>
    <w:rsid w:val="007E7766"/>
    <w:rsid w:val="007F3364"/>
    <w:rsid w:val="00841533"/>
    <w:rsid w:val="0084348C"/>
    <w:rsid w:val="00864DC8"/>
    <w:rsid w:val="008704F6"/>
    <w:rsid w:val="00873E45"/>
    <w:rsid w:val="008854F1"/>
    <w:rsid w:val="00885893"/>
    <w:rsid w:val="00886578"/>
    <w:rsid w:val="008A0F5E"/>
    <w:rsid w:val="008A1EB0"/>
    <w:rsid w:val="008F36FE"/>
    <w:rsid w:val="009339A4"/>
    <w:rsid w:val="0094605E"/>
    <w:rsid w:val="00947AFC"/>
    <w:rsid w:val="009614F1"/>
    <w:rsid w:val="00964F0F"/>
    <w:rsid w:val="00985C73"/>
    <w:rsid w:val="00987D19"/>
    <w:rsid w:val="009A1E7B"/>
    <w:rsid w:val="009C2AC6"/>
    <w:rsid w:val="009D4ECB"/>
    <w:rsid w:val="009F1030"/>
    <w:rsid w:val="009F1FBB"/>
    <w:rsid w:val="00A130C7"/>
    <w:rsid w:val="00A266AF"/>
    <w:rsid w:val="00A3106E"/>
    <w:rsid w:val="00A349A6"/>
    <w:rsid w:val="00A34E6C"/>
    <w:rsid w:val="00A40FCD"/>
    <w:rsid w:val="00A67E71"/>
    <w:rsid w:val="00A74EEE"/>
    <w:rsid w:val="00A77D59"/>
    <w:rsid w:val="00A859A5"/>
    <w:rsid w:val="00A90AA6"/>
    <w:rsid w:val="00AD366F"/>
    <w:rsid w:val="00AF7B91"/>
    <w:rsid w:val="00AF7C29"/>
    <w:rsid w:val="00B07B76"/>
    <w:rsid w:val="00B17E12"/>
    <w:rsid w:val="00B27881"/>
    <w:rsid w:val="00B3031E"/>
    <w:rsid w:val="00B44887"/>
    <w:rsid w:val="00B47EF2"/>
    <w:rsid w:val="00B573D3"/>
    <w:rsid w:val="00B83647"/>
    <w:rsid w:val="00B83AEE"/>
    <w:rsid w:val="00B857F1"/>
    <w:rsid w:val="00B8639A"/>
    <w:rsid w:val="00BB05D8"/>
    <w:rsid w:val="00C27493"/>
    <w:rsid w:val="00C54EAD"/>
    <w:rsid w:val="00C65BFE"/>
    <w:rsid w:val="00C709E9"/>
    <w:rsid w:val="00C80845"/>
    <w:rsid w:val="00C812FE"/>
    <w:rsid w:val="00CA07D2"/>
    <w:rsid w:val="00CA7C8F"/>
    <w:rsid w:val="00CC4C53"/>
    <w:rsid w:val="00D025D4"/>
    <w:rsid w:val="00D271E6"/>
    <w:rsid w:val="00D417DC"/>
    <w:rsid w:val="00D449D8"/>
    <w:rsid w:val="00D817FB"/>
    <w:rsid w:val="00DA36E3"/>
    <w:rsid w:val="00DB3DE3"/>
    <w:rsid w:val="00DC4D8B"/>
    <w:rsid w:val="00DD3453"/>
    <w:rsid w:val="00DD50EE"/>
    <w:rsid w:val="00DD618F"/>
    <w:rsid w:val="00DE5EBD"/>
    <w:rsid w:val="00DF189F"/>
    <w:rsid w:val="00E0156B"/>
    <w:rsid w:val="00E1012F"/>
    <w:rsid w:val="00E10E63"/>
    <w:rsid w:val="00E34959"/>
    <w:rsid w:val="00E37024"/>
    <w:rsid w:val="00E427C5"/>
    <w:rsid w:val="00E45F63"/>
    <w:rsid w:val="00E5616B"/>
    <w:rsid w:val="00E62490"/>
    <w:rsid w:val="00E7498C"/>
    <w:rsid w:val="00E76C34"/>
    <w:rsid w:val="00EB0A0E"/>
    <w:rsid w:val="00ED49EB"/>
    <w:rsid w:val="00EE5B85"/>
    <w:rsid w:val="00EE7384"/>
    <w:rsid w:val="00F01CC4"/>
    <w:rsid w:val="00F25442"/>
    <w:rsid w:val="00F33A0A"/>
    <w:rsid w:val="00F63294"/>
    <w:rsid w:val="00F720F8"/>
    <w:rsid w:val="00FA0218"/>
    <w:rsid w:val="00FA0268"/>
    <w:rsid w:val="00FB05B5"/>
    <w:rsid w:val="00FC6E0F"/>
    <w:rsid w:val="00FD4986"/>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47B000"/>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0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27915-7533-4775-8B15-895AD01DA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7</TotalTime>
  <Pages>68</Pages>
  <Words>14317</Words>
  <Characters>81607</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153</cp:revision>
  <dcterms:created xsi:type="dcterms:W3CDTF">2021-01-08T10:16:00Z</dcterms:created>
  <dcterms:modified xsi:type="dcterms:W3CDTF">2021-02-20T13:16:00Z</dcterms:modified>
</cp:coreProperties>
</file>